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02FBB6" w14:textId="7D1FF46D" w:rsidR="00F84526" w:rsidRDefault="00F84526" w:rsidP="00F84526">
      <w:pPr>
        <w:suppressLineNumbers/>
        <w:spacing w:line="276" w:lineRule="auto"/>
        <w:jc w:val="both"/>
        <w:rPr>
          <w:b/>
          <w:bCs/>
          <w:sz w:val="20"/>
          <w:szCs w:val="20"/>
        </w:rPr>
      </w:pPr>
      <w:r w:rsidRPr="00022081">
        <w:rPr>
          <w:b/>
          <w:bCs/>
          <w:sz w:val="20"/>
          <w:szCs w:val="20"/>
        </w:rPr>
        <w:t xml:space="preserve">Supplementary </w:t>
      </w:r>
      <w:r>
        <w:rPr>
          <w:b/>
          <w:bCs/>
          <w:sz w:val="20"/>
          <w:szCs w:val="20"/>
        </w:rPr>
        <w:t xml:space="preserve">File </w:t>
      </w:r>
      <w:r w:rsidR="00E13C91">
        <w:rPr>
          <w:b/>
          <w:bCs/>
          <w:sz w:val="20"/>
          <w:szCs w:val="20"/>
        </w:rPr>
        <w:t>1</w:t>
      </w:r>
      <w:r>
        <w:rPr>
          <w:b/>
          <w:bCs/>
          <w:sz w:val="20"/>
          <w:szCs w:val="20"/>
        </w:rPr>
        <w:t xml:space="preserve"> </w:t>
      </w:r>
    </w:p>
    <w:p w14:paraId="477F2F56" w14:textId="77777777" w:rsidR="00F84526" w:rsidRPr="00022081" w:rsidRDefault="00F84526" w:rsidP="00F84526">
      <w:pPr>
        <w:suppressLineNumbers/>
        <w:spacing w:line="276" w:lineRule="auto"/>
        <w:jc w:val="both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t>Table</w:t>
      </w:r>
      <w:r w:rsidRPr="00022081">
        <w:rPr>
          <w:b/>
          <w:bCs/>
          <w:sz w:val="20"/>
          <w:szCs w:val="20"/>
        </w:rPr>
        <w:t xml:space="preserve">: Recombinant VAR2CSA DBL Domain Proteins Used to Measure Antibody Features </w:t>
      </w:r>
    </w:p>
    <w:tbl>
      <w:tblPr>
        <w:tblW w:w="101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07"/>
        <w:gridCol w:w="879"/>
        <w:gridCol w:w="1128"/>
        <w:gridCol w:w="1003"/>
        <w:gridCol w:w="2163"/>
        <w:gridCol w:w="1080"/>
        <w:gridCol w:w="2610"/>
      </w:tblGrid>
      <w:tr w:rsidR="00F84526" w:rsidRPr="00022081" w14:paraId="6F734B20" w14:textId="77777777" w:rsidTr="00F771EC">
        <w:trPr>
          <w:trHeight w:val="302"/>
        </w:trPr>
        <w:tc>
          <w:tcPr>
            <w:tcW w:w="13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47D54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 Label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CF56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Assay</w:t>
            </w:r>
            <w:r w:rsidRPr="00022081">
              <w:rPr>
                <w:rFonts w:eastAsia="Times New Roman" w:cstheme="minorHAnsi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EE7144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VAR2CSA domain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7C0E2D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Isolate (I) or line</w:t>
            </w:r>
          </w:p>
        </w:tc>
        <w:tc>
          <w:tcPr>
            <w:tcW w:w="21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38B15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Expression System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F7F3AD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Lot number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4C1FF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Reference and Source</w:t>
            </w:r>
            <w:r w:rsidRPr="00022081">
              <w:rPr>
                <w:rFonts w:eastAsia="Times New Roman" w:cstheme="minorHAnsi"/>
                <w:sz w:val="20"/>
                <w:szCs w:val="20"/>
                <w:vertAlign w:val="superscript"/>
              </w:rPr>
              <w:t>b</w:t>
            </w:r>
          </w:p>
        </w:tc>
      </w:tr>
      <w:tr w:rsidR="00F84526" w:rsidRPr="00022081" w14:paraId="31431E00" w14:textId="77777777" w:rsidTr="00F771EC">
        <w:trPr>
          <w:trHeight w:val="302"/>
        </w:trPr>
        <w:tc>
          <w:tcPr>
            <w:tcW w:w="130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6094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1-7G8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DB8E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A15D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1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75144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7G8</w:t>
            </w:r>
          </w:p>
        </w:tc>
        <w:tc>
          <w:tcPr>
            <w:tcW w:w="21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5678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Pichia pastoris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FB0BCD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-1398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9836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&lt;EndNote&gt;&lt;Cite&gt;&lt;Author&gt;Avril&lt;/Author&gt;&lt;Year&gt;2011&lt;/Year&gt;&lt;RecNum&gt;73&lt;/RecNum&gt;&lt;DisplayText&gt;(Avril et al., 2011)&lt;/DisplayText&gt;&lt;record&gt;&lt;rec-number&gt;73&lt;/rec-number&gt;&lt;foreign-keys&gt;&lt;key app="EN" db-id="zdrwdrpdsvapafe2s5exdsw8a2xpzzx9vfz2" timestamp="1620686473"&gt;73&lt;/key&gt;&lt;/foreign-keys&gt;&lt;ref-type name="Journal Article"&gt;17&lt;/ref-type&gt;&lt;contributors&gt;&lt;authors&gt;&lt;author&gt;Avril, M.&lt;/author&gt;&lt;author&gt;Cartwright, M. M.&lt;/author&gt;&lt;author&gt;Hathaway, M. J.&lt;/author&gt;&lt;author&gt;Smith, J. D.&lt;/author&gt;&lt;/authors&gt;&lt;/contributors&gt;&lt;auth-address&gt;Seattle Biomedical Research Institute, 307 Westlake Ave N, Suite 500, Seattle Washington, 98109-5219, USA.&lt;/auth-address&gt;&lt;titles&gt;&lt;title&gt;Induction of strain-transcendent antibodies to placental-type isolates with VAR2CSA DBL3 or DBL5 recombinant proteins&lt;/title&gt;&lt;secondary-title&gt;Malar J&lt;/secondary-title&gt;&lt;/titles&gt;&lt;periodical&gt;&lt;full-title&gt;Malar J&lt;/full-title&gt;&lt;/periodical&gt;&lt;pages&gt;36&lt;/pages&gt;&lt;volume&gt;10&lt;/volume&gt;&lt;keywords&gt;&lt;keyword&gt;Animals&lt;/keyword&gt;&lt;keyword&gt;Antibodies, Protozoan/*immunology&lt;/keyword&gt;&lt;keyword&gt;Antigens, Protozoan/genetics/*immunology&lt;/keyword&gt;&lt;keyword&gt;Cell Adhesion/immunology&lt;/keyword&gt;&lt;keyword&gt;Cross Reactions&lt;/keyword&gt;&lt;keyword&gt;Erythrocytes/immunology/parasitology&lt;/keyword&gt;&lt;keyword&gt;Female&lt;/keyword&gt;&lt;keyword&gt;Malaria Vaccines/*immunology&lt;/keyword&gt;&lt;keyword&gt;Malaria, Falciparum/immunology/prevention &amp;amp; control&lt;/keyword&gt;&lt;keyword&gt;Pichia&lt;/keyword&gt;&lt;keyword&gt;Plasmodium falciparum/immunology&lt;/keyword&gt;&lt;keyword&gt;Pregnancy/immunology&lt;/keyword&gt;&lt;keyword&gt;Rabbits&lt;/keyword&gt;&lt;keyword&gt;Rats&lt;/keyword&gt;&lt;keyword&gt;Recombinant Proteins/immunology&lt;/keyword&gt;&lt;/keywords&gt;&lt;dates&gt;&lt;year&gt;2011&lt;/year&gt;&lt;pub-dates&gt;&lt;date&gt;Feb 11&lt;/date&gt;&lt;/pub-dates&gt;&lt;/dates&gt;&lt;isbn&gt;1475-2875 (Electronic)&amp;#xD;1475-2875 (Linking)&lt;/isbn&gt;&lt;accession-num&gt;21314945&lt;/accession-num&gt;&lt;urls&gt;&lt;related-urls&gt;&lt;url&gt;https://www.ncbi.nlm.nih.gov/pubmed/21314945&lt;/url&gt;&lt;/related-urls&gt;&lt;/urls&gt;&lt;custom2&gt;PMC3055221&lt;/custom2&gt;&lt;electronic-resource-num&gt;10.1186/1475-2875-10-36&lt;/electronic-resource-num&gt;&lt;/record&gt;&lt;/Cite&gt;&lt;/EndNote&gt;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Avril et al., 2011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054E419F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2AB1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DBL2(ID1-ID2a)-FCR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A309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7540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DBL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00A9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FCR3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2AEC6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Escherichia co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837C81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194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2B10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Doritchamou et al., 2016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12E4A2DA" w14:textId="77777777" w:rsidTr="00F771EC">
        <w:trPr>
          <w:trHeight w:val="316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82FB4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DBL2(ID1-ID2a)-FCR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D60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2, 3, 4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2530A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DBL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87D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FCR3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F270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Drosophila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> Schneider-2 cell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D892A0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E63B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Nb3JkbXVsbGVyPC9BdXRob3I+PFllYXI+MjAxOTwvWWVh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Nb3JkbXVsbGVyPC9BdXRob3I+PFllYXI+MjAxOTwvWWVh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Mordmuller et al., 2019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2E5FFB1D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8355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2-isolate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75D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9D4B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2EE0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1010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2C2E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E. co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12B3C5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 194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755B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Doritchamou et al., 2016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2D19126D" w14:textId="77777777" w:rsidTr="00F771EC">
        <w:trPr>
          <w:trHeight w:val="316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152C4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3- FCR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0EAC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B389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60AF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FCR3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E611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Drosophila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 Schneider-2 cell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EF0A41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P1028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52C8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(</w:t>
            </w:r>
            <w:r w:rsidRPr="00022081"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Nielsen et al., 2009)</w:t>
            </w:r>
          </w:p>
        </w:tc>
      </w:tr>
      <w:tr w:rsidR="00F84526" w:rsidRPr="00022081" w14:paraId="55E7A921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4B6F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3- 7G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BF3A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, 2, 3, 4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E2F6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E041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7G8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FFFF6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P. pastoris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F3B41C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-1914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75F1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&lt;EndNote&gt;&lt;Cite&gt;&lt;Author&gt;Avril&lt;/Author&gt;&lt;Year&gt;2011&lt;/Year&gt;&lt;RecNum&gt;73&lt;/RecNum&gt;&lt;DisplayText&gt;(Avril et al., 2011)&lt;/DisplayText&gt;&lt;record&gt;&lt;rec-number&gt;73&lt;/rec-number&gt;&lt;foreign-keys&gt;&lt;key app="EN" db-id="zdrwdrpdsvapafe2s5exdsw8a2xpzzx9vfz2" timestamp="1620686473"&gt;73&lt;/key&gt;&lt;/foreign-keys&gt;&lt;ref-type name="Journal Article"&gt;17&lt;/ref-type&gt;&lt;contributors&gt;&lt;authors&gt;&lt;author&gt;Avril, M.&lt;/author&gt;&lt;author&gt;Cartwright, M. M.&lt;/author&gt;&lt;author&gt;Hathaway, M. J.&lt;/author&gt;&lt;author&gt;Smith, J. D.&lt;/author&gt;&lt;/authors&gt;&lt;/contributors&gt;&lt;auth-address&gt;Seattle Biomedical Research Institute, 307 Westlake Ave N, Suite 500, Seattle Washington, 98109-5219, USA.&lt;/auth-address&gt;&lt;titles&gt;&lt;title&gt;Induction of strain-transcendent antibodies to placental-type isolates with VAR2CSA DBL3 or DBL5 recombinant proteins&lt;/title&gt;&lt;secondary-title&gt;Malar J&lt;/secondary-title&gt;&lt;/titles&gt;&lt;periodical&gt;&lt;full-title&gt;Malar J&lt;/full-title&gt;&lt;/periodical&gt;&lt;pages&gt;36&lt;/pages&gt;&lt;volume&gt;10&lt;/volume&gt;&lt;keywords&gt;&lt;keyword&gt;Animals&lt;/keyword&gt;&lt;keyword&gt;Antibodies, Protozoan/*immunology&lt;/keyword&gt;&lt;keyword&gt;Antigens, Protozoan/genetics/*immunology&lt;/keyword&gt;&lt;keyword&gt;Cell Adhesion/immunology&lt;/keyword&gt;&lt;keyword&gt;Cross Reactions&lt;/keyword&gt;&lt;keyword&gt;Erythrocytes/immunology/parasitology&lt;/keyword&gt;&lt;keyword&gt;Female&lt;/keyword&gt;&lt;keyword&gt;Malaria Vaccines/*immunology&lt;/keyword&gt;&lt;keyword&gt;Malaria, Falciparum/immunology/prevention &amp;amp; control&lt;/keyword&gt;&lt;keyword&gt;Pichia&lt;/keyword&gt;&lt;keyword&gt;Plasmodium falciparum/immunology&lt;/keyword&gt;&lt;keyword&gt;Pregnancy/immunology&lt;/keyword&gt;&lt;keyword&gt;Rabbits&lt;/keyword&gt;&lt;keyword&gt;Rats&lt;/keyword&gt;&lt;keyword&gt;Recombinant Proteins/immunology&lt;/keyword&gt;&lt;/keywords&gt;&lt;dates&gt;&lt;year&gt;2011&lt;/year&gt;&lt;pub-dates&gt;&lt;date&gt;Feb 11&lt;/date&gt;&lt;/pub-dates&gt;&lt;/dates&gt;&lt;isbn&gt;1475-2875 (Electronic)&amp;#xD;1475-2875 (Linking)&lt;/isbn&gt;&lt;accession-num&gt;21314945&lt;/accession-num&gt;&lt;urls&gt;&lt;related-urls&gt;&lt;url&gt;https://www.ncbi.nlm.nih.gov/pubmed/21314945&lt;/url&gt;&lt;/related-urls&gt;&lt;/urls&gt;&lt;custom2&gt;PMC3055221&lt;/custom2&gt;&lt;electronic-resource-num&gt;10.1186/1475-2875-10-36&lt;/electronic-resource-num&gt;&lt;/record&gt;&lt;/Cite&gt;&lt;/EndNote&gt;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Avril et al., 2011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14C00580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0449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4-FCR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4E48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09A7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28546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FCR3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F913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E. co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001D89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P2369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E35B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(</w:t>
            </w:r>
            <w:r w:rsidRPr="00022081"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Fried et al., 2013)</w:t>
            </w:r>
          </w:p>
        </w:tc>
      </w:tr>
      <w:tr w:rsidR="00F84526" w:rsidRPr="00022081" w14:paraId="42D86CA2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FCCAE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4-isolate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BE62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885A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C800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I 0711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89271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E. co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A96C34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1700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F6167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Doritchamou et al., 2016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4855E513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C4FE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-3D7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13A16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E458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EC06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3D7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7561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P. pastoris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A9F0FD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218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08B1F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&lt;EndNote&gt;&lt;Cite&gt;&lt;Author&gt;Avril&lt;/Author&gt;&lt;Year&gt;2011&lt;/Year&gt;&lt;RecNum&gt;73&lt;/RecNum&gt;&lt;DisplayText&gt;(Avril et al., 2011)&lt;/DisplayText&gt;&lt;record&gt;&lt;rec-number&gt;73&lt;/rec-number&gt;&lt;foreign-keys&gt;&lt;key app="EN" db-id="zdrwdrpdsvapafe2s5exdsw8a2xpzzx9vfz2" timestamp="1620686473"&gt;73&lt;/key&gt;&lt;/foreign-keys&gt;&lt;ref-type name="Journal Article"&gt;17&lt;/ref-type&gt;&lt;contributors&gt;&lt;authors&gt;&lt;author&gt;Avril, M.&lt;/author&gt;&lt;author&gt;Cartwright, M. M.&lt;/author&gt;&lt;author&gt;Hathaway, M. J.&lt;/author&gt;&lt;author&gt;Smith, J. D.&lt;/author&gt;&lt;/authors&gt;&lt;/contributors&gt;&lt;auth-address&gt;Seattle Biomedical Research Institute, 307 Westlake Ave N, Suite 500, Seattle Washington, 98109-5219, USA.&lt;/auth-address&gt;&lt;titles&gt;&lt;title&gt;Induction of strain-transcendent antibodies to placental-type isolates with VAR2CSA DBL3 or DBL5 recombinant proteins&lt;/title&gt;&lt;secondary-title&gt;Malar J&lt;/secondary-title&gt;&lt;/titles&gt;&lt;periodical&gt;&lt;full-title&gt;Malar J&lt;/full-title&gt;&lt;/periodical&gt;&lt;pages&gt;36&lt;/pages&gt;&lt;volume&gt;10&lt;/volume&gt;&lt;keywords&gt;&lt;keyword&gt;Animals&lt;/keyword&gt;&lt;keyword&gt;Antibodies, Protozoan/*immunology&lt;/keyword&gt;&lt;keyword&gt;Antigens, Protozoan/genetics/*immunology&lt;/keyword&gt;&lt;keyword&gt;Cell Adhesion/immunology&lt;/keyword&gt;&lt;keyword&gt;Cross Reactions&lt;/keyword&gt;&lt;keyword&gt;Erythrocytes/immunology/parasitology&lt;/keyword&gt;&lt;keyword&gt;Female&lt;/keyword&gt;&lt;keyword&gt;Malaria Vaccines/*immunology&lt;/keyword&gt;&lt;keyword&gt;Malaria, Falciparum/immunology/prevention &amp;amp; control&lt;/keyword&gt;&lt;keyword&gt;Pichia&lt;/keyword&gt;&lt;keyword&gt;Plasmodium falciparum/immunology&lt;/keyword&gt;&lt;keyword&gt;Pregnancy/immunology&lt;/keyword&gt;&lt;keyword&gt;Rabbits&lt;/keyword&gt;&lt;keyword&gt;Rats&lt;/keyword&gt;&lt;keyword&gt;Recombinant Proteins/immunology&lt;/keyword&gt;&lt;/keywords&gt;&lt;dates&gt;&lt;year&gt;2011&lt;/year&gt;&lt;pub-dates&gt;&lt;date&gt;Feb 11&lt;/date&gt;&lt;/pub-dates&gt;&lt;/dates&gt;&lt;isbn&gt;1475-2875 (Electronic)&amp;#xD;1475-2875 (Linking)&lt;/isbn&gt;&lt;accession-num&gt;21314945&lt;/accession-num&gt;&lt;urls&gt;&lt;related-urls&gt;&lt;url&gt;https://www.ncbi.nlm.nih.gov/pubmed/21314945&lt;/url&gt;&lt;/related-urls&gt;&lt;/urls&gt;&lt;custom2&gt;PMC3055221&lt;/custom2&gt;&lt;electronic-resource-num&gt;10.1186/1475-2875-10-36&lt;/electronic-resource-num&gt;&lt;/record&gt;&lt;/Cite&gt;&lt;/EndNote&gt;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Avril et al., 2011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2E5BB24D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1E85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-7G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A19CE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3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CDE6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C3AAE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7G8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4005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P. pastoris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11D453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269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46F3A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&lt;EndNote&gt;&lt;Cite&gt;&lt;Author&gt;Avril&lt;/Author&gt;&lt;Year&gt;2011&lt;/Year&gt;&lt;RecNum&gt;73&lt;/RecNum&gt;&lt;DisplayText&gt;(Avril et al., 2011)&lt;/DisplayText&gt;&lt;record&gt;&lt;rec-number&gt;73&lt;/rec-number&gt;&lt;foreign-keys&gt;&lt;key app="EN" db-id="zdrwdrpdsvapafe2s5exdsw8a2xpzzx9vfz2" timestamp="1620686473"&gt;73&lt;/key&gt;&lt;/foreign-keys&gt;&lt;ref-type name="Journal Article"&gt;17&lt;/ref-type&gt;&lt;contributors&gt;&lt;authors&gt;&lt;author&gt;Avril, M.&lt;/author&gt;&lt;author&gt;Cartwright, M. M.&lt;/author&gt;&lt;author&gt;Hathaway, M. J.&lt;/author&gt;&lt;author&gt;Smith, J. D.&lt;/author&gt;&lt;/authors&gt;&lt;/contributors&gt;&lt;auth-address&gt;Seattle Biomedical Research Institute, 307 Westlake Ave N, Suite 500, Seattle Washington, 98109-5219, USA.&lt;/auth-address&gt;&lt;titles&gt;&lt;title&gt;Induction of strain-transcendent antibodies to placental-type isolates with VAR2CSA DBL3 or DBL5 recombinant proteins&lt;/title&gt;&lt;secondary-title&gt;Malar J&lt;/secondary-title&gt;&lt;/titles&gt;&lt;periodical&gt;&lt;full-title&gt;Malar J&lt;/full-title&gt;&lt;/periodical&gt;&lt;pages&gt;36&lt;/pages&gt;&lt;volume&gt;10&lt;/volume&gt;&lt;keywords&gt;&lt;keyword&gt;Animals&lt;/keyword&gt;&lt;keyword&gt;Antibodies, Protozoan/*immunology&lt;/keyword&gt;&lt;keyword&gt;Antigens, Protozoan/genetics/*immunology&lt;/keyword&gt;&lt;keyword&gt;Cell Adhesion/immunology&lt;/keyword&gt;&lt;keyword&gt;Cross Reactions&lt;/keyword&gt;&lt;keyword&gt;Erythrocytes/immunology/parasitology&lt;/keyword&gt;&lt;keyword&gt;Female&lt;/keyword&gt;&lt;keyword&gt;Malaria Vaccines/*immunology&lt;/keyword&gt;&lt;keyword&gt;Malaria, Falciparum/immunology/prevention &amp;amp; control&lt;/keyword&gt;&lt;keyword&gt;Pichia&lt;/keyword&gt;&lt;keyword&gt;Plasmodium falciparum/immunology&lt;/keyword&gt;&lt;keyword&gt;Pregnancy/immunology&lt;/keyword&gt;&lt;keyword&gt;Rabbits&lt;/keyword&gt;&lt;keyword&gt;Rats&lt;/keyword&gt;&lt;keyword&gt;Recombinant Proteins/immunology&lt;/keyword&gt;&lt;/keywords&gt;&lt;dates&gt;&lt;year&gt;2011&lt;/year&gt;&lt;pub-dates&gt;&lt;date&gt;Feb 11&lt;/date&gt;&lt;/pub-dates&gt;&lt;/dates&gt;&lt;isbn&gt;1475-2875 (Electronic)&amp;#xD;1475-2875 (Linking)&lt;/isbn&gt;&lt;accession-num&gt;21314945&lt;/accession-num&gt;&lt;urls&gt;&lt;related-urls&gt;&lt;url&gt;https://www.ncbi.nlm.nih.gov/pubmed/21314945&lt;/url&gt;&lt;/related-urls&gt;&lt;/urls&gt;&lt;custom2&gt;PMC3055221&lt;/custom2&gt;&lt;electronic-resource-num&gt;10.1186/1475-2875-10-36&lt;/electronic-resource-num&gt;&lt;/record&gt;&lt;/Cite&gt;&lt;/EndNote&gt;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Avril et al., 2011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201E2C5D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41096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-isolate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117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, 3, 4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34324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3985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I 0466</w:t>
            </w:r>
          </w:p>
        </w:tc>
        <w:tc>
          <w:tcPr>
            <w:tcW w:w="2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725E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Escherichia col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85FDE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 1749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9C7AE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 xml:space="preserve">1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>
                <w:fldData xml:space="preserve">PEVuZE5vdGU+PENpdGU+PEF1dGhvcj5Eb3JpdGNoYW1vdTwvQXV0aG9yPjxZZWFyPjIwMTY8L1ll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==
</w:fldData>
              </w:fldCha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.DATA 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Doritchamou et al., 2016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573FF423" w14:textId="77777777" w:rsidTr="00F771EC">
        <w:trPr>
          <w:trHeight w:val="302"/>
        </w:trPr>
        <w:tc>
          <w:tcPr>
            <w:tcW w:w="13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8B092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6-IT4</w:t>
            </w:r>
          </w:p>
        </w:tc>
        <w:tc>
          <w:tcPr>
            <w:tcW w:w="8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BAA12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C49C39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DBL6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AA0EC0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IT4</w:t>
            </w:r>
          </w:p>
        </w:tc>
        <w:tc>
          <w:tcPr>
            <w:tcW w:w="21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049FA3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i/>
                <w:iCs/>
                <w:sz w:val="20"/>
                <w:szCs w:val="20"/>
              </w:rPr>
              <w:t>P.  pastoris</w:t>
            </w: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66CF96B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MV-1137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96978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 xml:space="preserve"> 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begin"/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instrText xml:space="preserve"> ADDIN EN.CITE &lt;EndNote&gt;&lt;Cite&gt;&lt;Author&gt;Avril&lt;/Author&gt;&lt;Year&gt;2011&lt;/Year&gt;&lt;RecNum&gt;73&lt;/RecNum&gt;&lt;DisplayText&gt;(Avril et al., 2011)&lt;/DisplayText&gt;&lt;record&gt;&lt;rec-number&gt;73&lt;/rec-number&gt;&lt;foreign-keys&gt;&lt;key app="EN" db-id="zdrwdrpdsvapafe2s5exdsw8a2xpzzx9vfz2" timestamp="1620686473"&gt;73&lt;/key&gt;&lt;/foreign-keys&gt;&lt;ref-type name="Journal Article"&gt;17&lt;/ref-type&gt;&lt;contributors&gt;&lt;authors&gt;&lt;author&gt;Avril, M.&lt;/author&gt;&lt;author&gt;Cartwright, M. M.&lt;/author&gt;&lt;author&gt;Hathaway, M. J.&lt;/author&gt;&lt;author&gt;Smith, J. D.&lt;/author&gt;&lt;/authors&gt;&lt;/contributors&gt;&lt;auth-address&gt;Seattle Biomedical Research Institute, 307 Westlake Ave N, Suite 500, Seattle Washington, 98109-5219, USA.&lt;/auth-address&gt;&lt;titles&gt;&lt;title&gt;Induction of strain-transcendent antibodies to placental-type isolates with VAR2CSA DBL3 or DBL5 recombinant proteins&lt;/title&gt;&lt;secondary-title&gt;Malar J&lt;/secondary-title&gt;&lt;/titles&gt;&lt;periodical&gt;&lt;full-title&gt;Malar J&lt;/full-title&gt;&lt;/periodical&gt;&lt;pages&gt;36&lt;/pages&gt;&lt;volume&gt;10&lt;/volume&gt;&lt;keywords&gt;&lt;keyword&gt;Animals&lt;/keyword&gt;&lt;keyword&gt;Antibodies, Protozoan/*immunology&lt;/keyword&gt;&lt;keyword&gt;Antigens, Protozoan/genetics/*immunology&lt;/keyword&gt;&lt;keyword&gt;Cell Adhesion/immunology&lt;/keyword&gt;&lt;keyword&gt;Cross Reactions&lt;/keyword&gt;&lt;keyword&gt;Erythrocytes/immunology/parasitology&lt;/keyword&gt;&lt;keyword&gt;Female&lt;/keyword&gt;&lt;keyword&gt;Malaria Vaccines/*immunology&lt;/keyword&gt;&lt;keyword&gt;Malaria, Falciparum/immunology/prevention &amp;amp; control&lt;/keyword&gt;&lt;keyword&gt;Pichia&lt;/keyword&gt;&lt;keyword&gt;Plasmodium falciparum/immunology&lt;/keyword&gt;&lt;keyword&gt;Pregnancy/immunology&lt;/keyword&gt;&lt;keyword&gt;Rabbits&lt;/keyword&gt;&lt;keyword&gt;Rats&lt;/keyword&gt;&lt;keyword&gt;Recombinant Proteins/immunology&lt;/keyword&gt;&lt;/keywords&gt;&lt;dates&gt;&lt;year&gt;2011&lt;/year&gt;&lt;pub-dates&gt;&lt;date&gt;Feb 11&lt;/date&gt;&lt;/pub-dates&gt;&lt;/dates&gt;&lt;isbn&gt;1475-2875 (Electronic)&amp;#xD;1475-2875 (Linking)&lt;/isbn&gt;&lt;accession-num&gt;21314945&lt;/accession-num&gt;&lt;urls&gt;&lt;related-urls&gt;&lt;url&gt;https://www.ncbi.nlm.nih.gov/pubmed/21314945&lt;/url&gt;&lt;/related-urls&gt;&lt;/urls&gt;&lt;custom2&gt;PMC3055221&lt;/custom2&gt;&lt;electronic-resource-num&gt;10.1186/1475-2875-10-36&lt;/electronic-resource-num&gt;&lt;/record&gt;&lt;/Cite&gt;&lt;/EndNote&gt;</w:instrTex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separate"/>
            </w:r>
            <w:r>
              <w:rPr>
                <w:rFonts w:eastAsia="Times New Roman" w:cstheme="minorHAnsi"/>
                <w:i/>
                <w:iCs/>
                <w:noProof/>
                <w:sz w:val="20"/>
                <w:szCs w:val="20"/>
              </w:rPr>
              <w:t>(Avril et al., 2011)</w:t>
            </w:r>
            <w:r>
              <w:rPr>
                <w:rFonts w:eastAsia="Times New Roman" w:cstheme="minorHAnsi"/>
                <w:i/>
                <w:iCs/>
                <w:sz w:val="20"/>
                <w:szCs w:val="20"/>
              </w:rPr>
              <w:fldChar w:fldCharType="end"/>
            </w:r>
          </w:p>
        </w:tc>
      </w:tr>
      <w:tr w:rsidR="00F84526" w:rsidRPr="00022081" w14:paraId="59EBC152" w14:textId="77777777" w:rsidTr="00F771EC">
        <w:trPr>
          <w:trHeight w:val="302"/>
        </w:trPr>
        <w:tc>
          <w:tcPr>
            <w:tcW w:w="10170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5D0DC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 w:cstheme="minorHAnsi"/>
                <w:sz w:val="20"/>
                <w:szCs w:val="20"/>
              </w:rPr>
            </w:pPr>
            <w:r w:rsidRPr="00022081">
              <w:rPr>
                <w:rFonts w:eastAsia="Times New Roman" w:cstheme="minorHAnsi"/>
                <w:sz w:val="20"/>
                <w:szCs w:val="20"/>
              </w:rPr>
              <w:t>a multiplex, 1; NK cell assays, 2; neutrophil assays, 3; monocyte assays, 4</w:t>
            </w:r>
          </w:p>
          <w:p w14:paraId="67AA6235" w14:textId="77777777" w:rsidR="00F84526" w:rsidRPr="0002208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i/>
                <w:iCs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 xml:space="preserve">b gifted by 1, Patrick Duffy &amp; David </w:t>
            </w:r>
            <w:proofErr w:type="gramStart"/>
            <w:r w:rsidRPr="00022081">
              <w:rPr>
                <w:rFonts w:eastAsia="Times New Roman"/>
                <w:sz w:val="20"/>
                <w:szCs w:val="20"/>
              </w:rPr>
              <w:t>Narum;</w:t>
            </w:r>
            <w:proofErr w:type="gramEnd"/>
            <w:r w:rsidRPr="00022081">
              <w:rPr>
                <w:rFonts w:eastAsia="Times New Roman"/>
                <w:i/>
                <w:iCs/>
                <w:sz w:val="20"/>
                <w:szCs w:val="20"/>
              </w:rPr>
              <w:t xml:space="preserve"> </w:t>
            </w:r>
          </w:p>
          <w:p w14:paraId="0E8686BD" w14:textId="77777777" w:rsidR="00F84526" w:rsidRPr="004631E1" w:rsidRDefault="00F84526" w:rsidP="00F771EC">
            <w:pPr>
              <w:suppressLineNumbers/>
              <w:spacing w:after="0" w:line="276" w:lineRule="auto"/>
              <w:jc w:val="both"/>
              <w:rPr>
                <w:rFonts w:eastAsia="Times New Roman"/>
                <w:sz w:val="20"/>
                <w:szCs w:val="20"/>
              </w:rPr>
            </w:pPr>
            <w:r w:rsidRPr="00022081">
              <w:rPr>
                <w:rFonts w:eastAsia="Times New Roman"/>
                <w:sz w:val="20"/>
                <w:szCs w:val="20"/>
              </w:rPr>
              <w:t>DBL Domain, duffy binding like domain; ID, interdomain region</w:t>
            </w:r>
          </w:p>
        </w:tc>
      </w:tr>
    </w:tbl>
    <w:p w14:paraId="44645DA0" w14:textId="77777777" w:rsidR="00F84526" w:rsidRPr="00022081" w:rsidRDefault="00F84526" w:rsidP="00F84526">
      <w:pPr>
        <w:suppressLineNumbers/>
        <w:rPr>
          <w:rFonts w:cstheme="minorHAnsi"/>
          <w:sz w:val="20"/>
          <w:szCs w:val="20"/>
        </w:rPr>
      </w:pPr>
    </w:p>
    <w:p w14:paraId="31045502" w14:textId="77777777" w:rsidR="00AF3B3C" w:rsidRDefault="00E13C91"/>
    <w:sectPr w:rsidR="00AF3B3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4526"/>
    <w:rsid w:val="000928D9"/>
    <w:rsid w:val="003107CE"/>
    <w:rsid w:val="004C333A"/>
    <w:rsid w:val="00E13C91"/>
    <w:rsid w:val="00F845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B23779"/>
  <w15:chartTrackingRefBased/>
  <w15:docId w15:val="{1A5A2437-9BAF-4C5B-8589-BE2278AFE9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45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694</Words>
  <Characters>9661</Characters>
  <Application>Microsoft Office Word</Application>
  <DocSecurity>0</DocSecurity>
  <Lines>80</Lines>
  <Paragraphs>22</Paragraphs>
  <ScaleCrop>false</ScaleCrop>
  <Company/>
  <LinksUpToDate>false</LinksUpToDate>
  <CharactersWithSpaces>11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Aitken</dc:creator>
  <cp:keywords/>
  <dc:description/>
  <cp:lastModifiedBy>Elizabeth Aitken</cp:lastModifiedBy>
  <cp:revision>3</cp:revision>
  <dcterms:created xsi:type="dcterms:W3CDTF">2021-05-23T22:58:00Z</dcterms:created>
  <dcterms:modified xsi:type="dcterms:W3CDTF">2021-05-28T06:33:00Z</dcterms:modified>
</cp:coreProperties>
</file>